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7D01BF28" w14:textId="08BA217C"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onsep Pemrograman adalah hal yang selalu di ajarkan ketika mempelajari hal – hal yang berkaitan dengan dunia teknologi informasi dan sistem informasi, baik melalui pendidikan secara formal maupun nonformal, hal ini tentu saja hal yang lumrah mengingat konsep pemrograman adalah dasar untuk mempelajari bahasa</w:t>
      </w:r>
      <w:r w:rsidR="00E17096">
        <w:rPr>
          <w:rFonts w:ascii="Times New Roman" w:hAnsi="Times New Roman" w:cs="Times New Roman"/>
          <w:bCs/>
          <w:noProof/>
          <w:color w:val="000000" w:themeColor="text1"/>
          <w:sz w:val="24"/>
          <w:szCs w:val="24"/>
          <w:lang w:val="en-US"/>
        </w:rPr>
        <w:t xml:space="preserve"> pemrograman</w:t>
      </w:r>
      <w:r w:rsidRPr="002F1121">
        <w:rPr>
          <w:rFonts w:ascii="Times New Roman" w:hAnsi="Times New Roman" w:cs="Times New Roman"/>
          <w:bCs/>
          <w:noProof/>
          <w:color w:val="000000" w:themeColor="text1"/>
          <w:sz w:val="24"/>
          <w:szCs w:val="24"/>
        </w:rPr>
        <w:t xml:space="preserve"> apapun.</w:t>
      </w:r>
    </w:p>
    <w:p w14:paraId="470F6B40"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Dalam mempelajari suatu bahasa pemrograman, selain mempelajari konsepnya juga perlu mempelajari dasar – dasar fundamental dari bahasa pemrograman tersebut, biasanya bagian ini hanyalah perpanjangan dari konsep pemrograman yaitu membahas bagaimana konsep tersebut di terapkan dalam bahasa pemrograman yang sedang di pelajari.</w:t>
      </w:r>
    </w:p>
    <w:p w14:paraId="35924AB2" w14:textId="42274DB2"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eiring dengan perkembangan teknologi, banyak bahasa pemrograman bermunculan sesuai dengan makin dibutuhkannya suatu bidang IT, namun hal ini malah menyebabkan </w:t>
      </w:r>
      <w:r w:rsidR="00061989">
        <w:rPr>
          <w:rFonts w:ascii="Times New Roman" w:hAnsi="Times New Roman" w:cs="Times New Roman"/>
          <w:bCs/>
          <w:noProof/>
          <w:color w:val="000000" w:themeColor="text1"/>
          <w:sz w:val="24"/>
          <w:szCs w:val="24"/>
          <w:lang w:val="en-US"/>
        </w:rPr>
        <w:t>kebutuhan</w:t>
      </w:r>
      <w:r w:rsidRPr="002F1121">
        <w:rPr>
          <w:rFonts w:ascii="Times New Roman" w:hAnsi="Times New Roman" w:cs="Times New Roman"/>
          <w:bCs/>
          <w:noProof/>
          <w:color w:val="000000" w:themeColor="text1"/>
          <w:sz w:val="24"/>
          <w:szCs w:val="24"/>
        </w:rPr>
        <w:t xml:space="preserve"> akan programmer yang terlalu tinggi di banding jumlah programmer yang tersedia.</w:t>
      </w:r>
    </w:p>
    <w:p w14:paraId="48485D57"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 Pada tahun 2020 di ajang BAPAREKRAF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5E55F08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Penyebab dari lulusan yang bekerja tidak sesuai dengan bidang yang di pelajari di masa kuliah terutama yang mengambil jurusan yang berkaitan dengan informasi dan teknologi bisa dari berbagai macam faktor,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Pr="002F1121">
        <w:rPr>
          <w:rFonts w:ascii="Times New Roman" w:hAnsi="Times New Roman" w:cs="Times New Roman"/>
          <w:bCs/>
          <w:noProof/>
          <w:color w:val="000000" w:themeColor="text1"/>
          <w:sz w:val="24"/>
          <w:szCs w:val="24"/>
        </w:rPr>
        <w:t xml:space="preserve"> yang telah di pelajari semasa perkuliahan.</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1664A51E"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Namun keberagaman metode tersebut tidak menjamin kesuksesan pengguna E – Learning tersebut dikarenakan pada akhirnya ketika sebuah sistem E – Learning telah di desain sedemikian rupa</w:t>
      </w:r>
      <w:r w:rsidR="00F12B03" w:rsidRPr="00AD6C4A">
        <w:rPr>
          <w:rFonts w:ascii="Times New Roman" w:hAnsi="Times New Roman" w:cs="Times New Roman"/>
          <w:bCs/>
          <w:noProof/>
          <w:color w:val="000000" w:themeColor="text1"/>
          <w:sz w:val="24"/>
          <w:szCs w:val="24"/>
        </w:rPr>
        <w:t>,</w:t>
      </w:r>
      <w:r w:rsidRPr="002F1121">
        <w:rPr>
          <w:rFonts w:ascii="Times New Roman" w:hAnsi="Times New Roman" w:cs="Times New Roman"/>
          <w:bCs/>
          <w:noProof/>
          <w:color w:val="000000" w:themeColor="text1"/>
          <w:sz w:val="24"/>
          <w:szCs w:val="24"/>
        </w:rPr>
        <w:t xml:space="preserve"> itu tidak ada artinya ketika pengguna malah tidak mempraktekan ilmu yang telah di pelajarinya.</w:t>
      </w:r>
    </w:p>
    <w:p w14:paraId="52802D08" w14:textId="58FBBC55"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lastRenderedPageBreak/>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C56D41A" w14:textId="77777777" w:rsidR="00060C2F"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019F6B8F"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55F7973C"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2AE0B16"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FE2F0D4" w14:textId="1671B15D" w:rsidR="002F1121" w:rsidRPr="002F1121" w:rsidRDefault="002F1121" w:rsidP="00060C2F">
      <w:pPr>
        <w:rPr>
          <w:noProof/>
        </w:rPr>
      </w:pPr>
      <w:r w:rsidRPr="002F1121">
        <w:rPr>
          <w:noProof/>
        </w:rPr>
        <w:t xml:space="preserve">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lastRenderedPageBreak/>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77777777"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 xml:space="preserve">Kanban adalah metode untuk mengelola alur kerja untuk mendefinisikan, mengelola, dan meningkatkan pelayanan yang menyampaikan karya berbasis keilmuan, tujuannya agar dapat membantu dalam </w:t>
      </w:r>
      <w:r w:rsidRPr="0037140A">
        <w:rPr>
          <w:rFonts w:ascii="Times New Roman" w:hAnsi="Times New Roman" w:cs="Times New Roman"/>
          <w:noProof/>
          <w:sz w:val="24"/>
          <w:szCs w:val="24"/>
          <w:lang w:val="id-ID"/>
        </w:rPr>
        <w:lastRenderedPageBreak/>
        <w:t>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lastRenderedPageBreak/>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464C2" w14:textId="77777777" w:rsidR="00E13464" w:rsidRDefault="00E13464" w:rsidP="00725057">
      <w:pPr>
        <w:spacing w:after="0" w:line="240" w:lineRule="auto"/>
      </w:pPr>
      <w:r>
        <w:separator/>
      </w:r>
    </w:p>
  </w:endnote>
  <w:endnote w:type="continuationSeparator" w:id="0">
    <w:p w14:paraId="321E7147" w14:textId="77777777" w:rsidR="00E13464" w:rsidRDefault="00E13464"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5F622" w14:textId="77777777" w:rsidR="00E13464" w:rsidRDefault="00E13464" w:rsidP="00725057">
      <w:pPr>
        <w:spacing w:after="0" w:line="240" w:lineRule="auto"/>
      </w:pPr>
      <w:r>
        <w:separator/>
      </w:r>
    </w:p>
  </w:footnote>
  <w:footnote w:type="continuationSeparator" w:id="0">
    <w:p w14:paraId="2FF41958" w14:textId="77777777" w:rsidR="00E13464" w:rsidRDefault="00E13464"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438D"/>
    <w:rsid w:val="000F6699"/>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65A1"/>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4072C"/>
    <w:rsid w:val="00941A91"/>
    <w:rsid w:val="009441F9"/>
    <w:rsid w:val="0094434D"/>
    <w:rsid w:val="0095231D"/>
    <w:rsid w:val="00957FE7"/>
    <w:rsid w:val="009742F3"/>
    <w:rsid w:val="0098377A"/>
    <w:rsid w:val="00985369"/>
    <w:rsid w:val="0098562A"/>
    <w:rsid w:val="0098634C"/>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D1396"/>
    <w:rsid w:val="00AD2FA2"/>
    <w:rsid w:val="00AD4350"/>
    <w:rsid w:val="00AD6C4A"/>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909CA"/>
    <w:rsid w:val="00B92F4D"/>
    <w:rsid w:val="00B970CB"/>
    <w:rsid w:val="00BA222C"/>
    <w:rsid w:val="00BA4ED1"/>
    <w:rsid w:val="00BB0C4D"/>
    <w:rsid w:val="00BB29C9"/>
    <w:rsid w:val="00BB2D68"/>
    <w:rsid w:val="00BC170D"/>
    <w:rsid w:val="00BD4A8E"/>
    <w:rsid w:val="00BD6E9A"/>
    <w:rsid w:val="00BD7060"/>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4</TotalTime>
  <Pages>15</Pages>
  <Words>3066</Words>
  <Characters>17481</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03</cp:revision>
  <cp:lastPrinted>2021-12-22T03:29:00Z</cp:lastPrinted>
  <dcterms:created xsi:type="dcterms:W3CDTF">2021-01-21T10:01:00Z</dcterms:created>
  <dcterms:modified xsi:type="dcterms:W3CDTF">2021-12-22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